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A07F52">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50ED87FC" w:rsidR="0033456A" w:rsidRPr="0033456A" w:rsidRDefault="00415680" w:rsidP="00B47C65">
      <w:pPr>
        <w:pStyle w:val="BodyText"/>
        <w:spacing w:after="0" w:line="360" w:lineRule="auto"/>
        <w:ind w:left="540" w:firstLine="396"/>
        <w:jc w:val="both"/>
        <w:rPr>
          <w:rFonts w:ascii="Times New Roman" w:hAnsi="Times New Roman" w:cs="Times New Roman"/>
          <w:noProof/>
          <w:sz w:val="24"/>
          <w:szCs w:val="24"/>
        </w:rPr>
      </w:pPr>
      <w:r>
        <w:rPr>
          <w:rFonts w:ascii="Times New Roman" w:hAnsi="Times New Roman" w:cs="Times New Roman"/>
          <w:i/>
          <w:iCs/>
          <w:noProof/>
          <w:sz w:val="24"/>
          <w:szCs w:val="24"/>
          <w:lang w:val="en-US"/>
        </w:rPr>
        <w:t>E</w:t>
      </w:r>
      <w:r w:rsidR="0033456A" w:rsidRPr="0033456A">
        <w:rPr>
          <w:rFonts w:ascii="Times New Roman" w:hAnsi="Times New Roman" w:cs="Times New Roman"/>
          <w:i/>
          <w:iCs/>
          <w:noProof/>
          <w:sz w:val="24"/>
          <w:szCs w:val="24"/>
          <w:lang w:val="en-US"/>
        </w:rPr>
        <w:t>–Learning</w:t>
      </w:r>
      <w:r w:rsidR="0033456A" w:rsidRPr="0033456A">
        <w:rPr>
          <w:rFonts w:ascii="Times New Roman" w:hAnsi="Times New Roman" w:cs="Times New Roman"/>
          <w:noProof/>
          <w:sz w:val="24"/>
          <w:szCs w:val="24"/>
          <w:lang w:val="en-US"/>
        </w:rPr>
        <w:t xml:space="preserve"> adalah konsep pembelajaran yang memanfaatkan teknologi digital </w:t>
      </w:r>
      <w:r w:rsidR="0033456A"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lastRenderedPageBreak/>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4875CE">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lastRenderedPageBreak/>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9B1479">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lastRenderedPageBreak/>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795CFC">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236F64">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47C65">
            <w:pPr>
              <w:pStyle w:val="Default"/>
              <w:spacing w:line="360" w:lineRule="auto"/>
              <w:ind w:right="-108"/>
              <w:jc w:val="center"/>
              <w:rPr>
                <w:noProof/>
                <w:color w:val="auto"/>
                <w:lang w:val="id-ID"/>
              </w:rPr>
            </w:pPr>
          </w:p>
          <w:p w14:paraId="7429BA67" w14:textId="77777777" w:rsidR="00795CFC" w:rsidRDefault="00795CFC" w:rsidP="00795CFC">
            <w:pPr>
              <w:pStyle w:val="Default"/>
              <w:numPr>
                <w:ilvl w:val="0"/>
                <w:numId w:val="22"/>
              </w:numPr>
              <w:spacing w:line="360" w:lineRule="auto"/>
              <w:ind w:right="-108"/>
              <w:jc w:val="center"/>
              <w:rPr>
                <w:noProof/>
                <w:color w:val="auto"/>
                <w:lang w:val="id-ID"/>
              </w:rPr>
            </w:pPr>
          </w:p>
          <w:p w14:paraId="765E3EA0" w14:textId="77777777" w:rsidR="00795CFC" w:rsidRDefault="00795CFC" w:rsidP="00B47C65">
            <w:pPr>
              <w:pStyle w:val="Default"/>
              <w:spacing w:line="360" w:lineRule="auto"/>
              <w:ind w:right="-108"/>
              <w:jc w:val="center"/>
              <w:rPr>
                <w:noProof/>
                <w:color w:val="auto"/>
                <w:lang w:val="id-ID"/>
              </w:rPr>
            </w:pPr>
          </w:p>
          <w:p w14:paraId="3A1E2BA0" w14:textId="77777777" w:rsidR="00795CFC" w:rsidRDefault="00795CFC" w:rsidP="00B47C65">
            <w:pPr>
              <w:pStyle w:val="Default"/>
              <w:spacing w:line="360" w:lineRule="auto"/>
              <w:ind w:right="-108"/>
              <w:jc w:val="center"/>
              <w:rPr>
                <w:noProof/>
                <w:color w:val="auto"/>
                <w:lang w:val="id-ID"/>
              </w:rPr>
            </w:pPr>
          </w:p>
          <w:p w14:paraId="6B1CA1DB" w14:textId="77777777" w:rsidR="00795CFC" w:rsidRDefault="00795CFC" w:rsidP="00B47C65">
            <w:pPr>
              <w:pStyle w:val="Default"/>
              <w:spacing w:line="360" w:lineRule="auto"/>
              <w:ind w:right="-108"/>
              <w:jc w:val="center"/>
              <w:rPr>
                <w:noProof/>
                <w:color w:val="auto"/>
                <w:lang w:val="id-ID"/>
              </w:rPr>
            </w:pPr>
          </w:p>
          <w:p w14:paraId="23577EB9" w14:textId="77777777" w:rsidR="00795CFC" w:rsidRDefault="00795CFC" w:rsidP="00B47C65">
            <w:pPr>
              <w:pStyle w:val="Default"/>
              <w:spacing w:line="360" w:lineRule="auto"/>
              <w:ind w:right="-108"/>
              <w:jc w:val="center"/>
              <w:rPr>
                <w:noProof/>
                <w:color w:val="auto"/>
                <w:lang w:val="id-ID"/>
              </w:rPr>
            </w:pPr>
          </w:p>
          <w:p w14:paraId="56D7A43B" w14:textId="77777777" w:rsidR="00795CFC" w:rsidRDefault="00795CFC" w:rsidP="00B47C65">
            <w:pPr>
              <w:pStyle w:val="Default"/>
              <w:spacing w:line="360" w:lineRule="auto"/>
              <w:ind w:right="-108"/>
              <w:jc w:val="center"/>
              <w:rPr>
                <w:noProof/>
                <w:color w:val="auto"/>
                <w:lang w:val="id-ID"/>
              </w:rPr>
            </w:pPr>
          </w:p>
          <w:p w14:paraId="6B3A8DBC" w14:textId="77777777" w:rsidR="00795CFC" w:rsidRDefault="00795CFC" w:rsidP="00B47C65">
            <w:pPr>
              <w:pStyle w:val="Default"/>
              <w:spacing w:line="360" w:lineRule="auto"/>
              <w:ind w:right="-108"/>
              <w:jc w:val="center"/>
              <w:rPr>
                <w:noProof/>
                <w:color w:val="auto"/>
                <w:lang w:val="id-ID"/>
              </w:rPr>
            </w:pPr>
          </w:p>
          <w:p w14:paraId="3227C2D6" w14:textId="77777777" w:rsidR="00795CFC" w:rsidRDefault="00795CFC" w:rsidP="00B47C65">
            <w:pPr>
              <w:pStyle w:val="Default"/>
              <w:spacing w:line="360" w:lineRule="auto"/>
              <w:ind w:right="-108"/>
              <w:jc w:val="center"/>
              <w:rPr>
                <w:noProof/>
                <w:color w:val="auto"/>
                <w:lang w:val="id-ID"/>
              </w:rPr>
            </w:pPr>
          </w:p>
          <w:p w14:paraId="1D83056B" w14:textId="77777777" w:rsidR="00795CFC" w:rsidRDefault="00795CFC" w:rsidP="00B47C65">
            <w:pPr>
              <w:pStyle w:val="Default"/>
              <w:spacing w:line="360" w:lineRule="auto"/>
              <w:ind w:right="-108"/>
              <w:jc w:val="center"/>
              <w:rPr>
                <w:noProof/>
                <w:color w:val="auto"/>
                <w:lang w:val="id-ID"/>
              </w:rPr>
            </w:pPr>
          </w:p>
          <w:p w14:paraId="5ABD3899" w14:textId="77777777" w:rsidR="00795CFC" w:rsidRDefault="00795CFC" w:rsidP="00B47C65">
            <w:pPr>
              <w:pStyle w:val="Default"/>
              <w:spacing w:line="360" w:lineRule="auto"/>
              <w:ind w:right="-108"/>
              <w:jc w:val="center"/>
              <w:rPr>
                <w:noProof/>
                <w:color w:val="auto"/>
                <w:lang w:val="id-ID"/>
              </w:rPr>
            </w:pPr>
          </w:p>
          <w:p w14:paraId="7F97E384" w14:textId="77777777" w:rsidR="00795CFC" w:rsidRDefault="00795CFC" w:rsidP="00B47C65">
            <w:pPr>
              <w:pStyle w:val="Default"/>
              <w:spacing w:line="360" w:lineRule="auto"/>
              <w:ind w:right="-108"/>
              <w:jc w:val="center"/>
              <w:rPr>
                <w:noProof/>
                <w:color w:val="auto"/>
                <w:lang w:val="id-ID"/>
              </w:rPr>
            </w:pPr>
          </w:p>
          <w:p w14:paraId="7F982950" w14:textId="77777777" w:rsidR="00795CFC" w:rsidRDefault="00795CFC" w:rsidP="00B47C65">
            <w:pPr>
              <w:pStyle w:val="Default"/>
              <w:spacing w:line="360" w:lineRule="auto"/>
              <w:ind w:right="-108"/>
              <w:jc w:val="center"/>
              <w:rPr>
                <w:noProof/>
                <w:color w:val="auto"/>
                <w:lang w:val="id-ID"/>
              </w:rPr>
            </w:pPr>
          </w:p>
          <w:p w14:paraId="4684303F" w14:textId="77777777" w:rsidR="00795CFC" w:rsidRDefault="00795CFC" w:rsidP="00B47C65">
            <w:pPr>
              <w:pStyle w:val="Default"/>
              <w:spacing w:line="360" w:lineRule="auto"/>
              <w:ind w:right="-108"/>
              <w:jc w:val="center"/>
              <w:rPr>
                <w:noProof/>
                <w:color w:val="auto"/>
                <w:lang w:val="id-ID"/>
              </w:rPr>
            </w:pPr>
          </w:p>
          <w:p w14:paraId="2F0E918F" w14:textId="0B75EFFB" w:rsidR="00795CFC" w:rsidRPr="0038508F" w:rsidRDefault="00795CFC" w:rsidP="00B47C65">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B47C65">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47C65">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236F64">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B47C65">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B47C65">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47C65">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47C65">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B47C65">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B47C65">
            <w:pPr>
              <w:pStyle w:val="Default"/>
              <w:spacing w:line="360" w:lineRule="auto"/>
              <w:ind w:right="-47"/>
              <w:jc w:val="both"/>
              <w:rPr>
                <w:noProof/>
                <w:color w:val="auto"/>
              </w:rPr>
            </w:pPr>
          </w:p>
          <w:p w14:paraId="16A22FE8" w14:textId="3F30F0CC" w:rsidR="00C415FE" w:rsidRPr="00C415FE" w:rsidRDefault="00C415FE" w:rsidP="00B47C65">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47C65">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47C65">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B47C65">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B47C65">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B47C65">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B47C65">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B47C65">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B47C65">
            <w:pPr>
              <w:pStyle w:val="Default"/>
              <w:spacing w:line="360" w:lineRule="auto"/>
              <w:ind w:right="-47"/>
              <w:jc w:val="both"/>
              <w:rPr>
                <w:noProof/>
                <w:color w:val="auto"/>
              </w:rPr>
            </w:pPr>
          </w:p>
          <w:p w14:paraId="75DC7DEE" w14:textId="17772F3C" w:rsidR="00861FF7" w:rsidRDefault="00861FF7" w:rsidP="00B47C65">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795CFC">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47C65">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47C65">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47C65">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47C65">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47C65">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47C65">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47C65">
            <w:pPr>
              <w:pStyle w:val="Default"/>
              <w:spacing w:line="360" w:lineRule="auto"/>
              <w:ind w:right="-47"/>
              <w:jc w:val="both"/>
              <w:rPr>
                <w:i/>
                <w:iCs/>
                <w:noProof/>
                <w:color w:val="auto"/>
              </w:rPr>
            </w:pPr>
          </w:p>
          <w:p w14:paraId="6C298AE7" w14:textId="2BB8F6F5" w:rsidR="00285E19" w:rsidRPr="00285E19" w:rsidRDefault="00285E19" w:rsidP="00B47C65">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80BDA" w14:textId="77777777" w:rsidR="00452D93" w:rsidRDefault="00452D93" w:rsidP="00725057">
      <w:pPr>
        <w:spacing w:after="0" w:line="240" w:lineRule="auto"/>
      </w:pPr>
      <w:r>
        <w:separator/>
      </w:r>
    </w:p>
  </w:endnote>
  <w:endnote w:type="continuationSeparator" w:id="0">
    <w:p w14:paraId="02A8FDBA" w14:textId="77777777" w:rsidR="00452D93" w:rsidRDefault="00452D93"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A31E7" w14:textId="77777777" w:rsidR="00452D93" w:rsidRDefault="00452D93" w:rsidP="00725057">
      <w:pPr>
        <w:spacing w:after="0" w:line="240" w:lineRule="auto"/>
      </w:pPr>
      <w:r>
        <w:separator/>
      </w:r>
    </w:p>
  </w:footnote>
  <w:footnote w:type="continuationSeparator" w:id="0">
    <w:p w14:paraId="5EAF115E" w14:textId="77777777" w:rsidR="00452D93" w:rsidRDefault="00452D93"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0"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 w:numId="22">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967"/>
    <w:rsid w:val="002A0342"/>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52D93"/>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249ED"/>
    <w:rsid w:val="00531174"/>
    <w:rsid w:val="005335C0"/>
    <w:rsid w:val="005342E0"/>
    <w:rsid w:val="005401F8"/>
    <w:rsid w:val="00542E35"/>
    <w:rsid w:val="005438CE"/>
    <w:rsid w:val="00543E48"/>
    <w:rsid w:val="00551E7C"/>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777C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15FE"/>
    <w:rsid w:val="00C44BCA"/>
    <w:rsid w:val="00C4591C"/>
    <w:rsid w:val="00C54C73"/>
    <w:rsid w:val="00C64D1F"/>
    <w:rsid w:val="00C65ED1"/>
    <w:rsid w:val="00C75D53"/>
    <w:rsid w:val="00C77923"/>
    <w:rsid w:val="00C8514F"/>
    <w:rsid w:val="00CA452E"/>
    <w:rsid w:val="00CB36D9"/>
    <w:rsid w:val="00CB3740"/>
    <w:rsid w:val="00CB378F"/>
    <w:rsid w:val="00CB3CE5"/>
    <w:rsid w:val="00CC0435"/>
    <w:rsid w:val="00CD2FF3"/>
    <w:rsid w:val="00CD31BA"/>
    <w:rsid w:val="00CD48C6"/>
    <w:rsid w:val="00CE2F7D"/>
    <w:rsid w:val="00CE5100"/>
    <w:rsid w:val="00CE757B"/>
    <w:rsid w:val="00CF7115"/>
    <w:rsid w:val="00CF7242"/>
    <w:rsid w:val="00D02220"/>
    <w:rsid w:val="00D05049"/>
    <w:rsid w:val="00D064D3"/>
    <w:rsid w:val="00D119A9"/>
    <w:rsid w:val="00D16334"/>
    <w:rsid w:val="00D16ECD"/>
    <w:rsid w:val="00D20DFA"/>
    <w:rsid w:val="00D21597"/>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88</TotalTime>
  <Pages>17</Pages>
  <Words>3281</Words>
  <Characters>18707</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84</cp:revision>
  <cp:lastPrinted>2021-12-22T03:29:00Z</cp:lastPrinted>
  <dcterms:created xsi:type="dcterms:W3CDTF">2021-01-21T10:01:00Z</dcterms:created>
  <dcterms:modified xsi:type="dcterms:W3CDTF">2022-01-03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